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4D71A5" w14:textId="69035A7A" w:rsidR="00473E7C" w:rsidRDefault="00360021">
      <w:r>
        <w:rPr>
          <w:noProof/>
        </w:rPr>
        <w:drawing>
          <wp:inline distT="0" distB="0" distL="0" distR="0" wp14:anchorId="14012C04" wp14:editId="50C86C35">
            <wp:extent cx="5943600" cy="411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3_Fig.tif"/>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p>
    <w:p w14:paraId="40B2F5A7" w14:textId="2C86E0C2" w:rsidR="00360021" w:rsidRDefault="00360021"/>
    <w:p w14:paraId="4D694B31" w14:textId="6A28111C" w:rsidR="00360021" w:rsidRDefault="00360021" w:rsidP="00360021">
      <w:pPr>
        <w:spacing w:line="480" w:lineRule="auto"/>
      </w:pPr>
      <w:bookmarkStart w:id="0" w:name="_GoBack"/>
      <w:r>
        <w:rPr>
          <w:rFonts w:cstheme="minorHAnsi"/>
          <w:b/>
          <w:color w:val="000000"/>
        </w:rPr>
        <w:t>Figure</w:t>
      </w:r>
      <w:r w:rsidRPr="009E6538">
        <w:rPr>
          <w:rFonts w:cstheme="minorHAnsi"/>
          <w:b/>
          <w:color w:val="000000"/>
        </w:rPr>
        <w:t xml:space="preserve"> S3. </w:t>
      </w:r>
      <w:r w:rsidRPr="009E6538">
        <w:rPr>
          <w:rFonts w:cstheme="minorHAnsi"/>
          <w:b/>
          <w:bCs/>
          <w:color w:val="000000"/>
        </w:rPr>
        <w:t>LIN-29-regulated genes involved in peroxisome function</w:t>
      </w:r>
      <w:r w:rsidRPr="009E6538">
        <w:rPr>
          <w:rFonts w:cstheme="minorHAnsi"/>
          <w:b/>
          <w:color w:val="000000"/>
        </w:rPr>
        <w:t xml:space="preserve">.  </w:t>
      </w:r>
      <w:r w:rsidRPr="009E6538">
        <w:rPr>
          <w:rFonts w:cstheme="minorHAnsi"/>
          <w:color w:val="000000"/>
        </w:rPr>
        <w:t xml:space="preserve">Gene products functioning in several aspects of peroxisomal function are shown.  Those in grey are not altered by ectopic expression of LIN-29, while green indicates up-regulation and red indicates down-regulation upon </w:t>
      </w:r>
      <w:proofErr w:type="spellStart"/>
      <w:proofErr w:type="gramStart"/>
      <w:r w:rsidRPr="009E6538">
        <w:rPr>
          <w:rFonts w:cstheme="minorHAnsi"/>
          <w:i/>
          <w:iCs/>
          <w:color w:val="000000"/>
        </w:rPr>
        <w:t>hs</w:t>
      </w:r>
      <w:proofErr w:type="spellEnd"/>
      <w:r w:rsidRPr="009E6538">
        <w:rPr>
          <w:rFonts w:cstheme="minorHAnsi"/>
          <w:i/>
          <w:iCs/>
          <w:color w:val="000000"/>
        </w:rPr>
        <w:t>::</w:t>
      </w:r>
      <w:proofErr w:type="gramEnd"/>
      <w:r w:rsidRPr="009E6538">
        <w:rPr>
          <w:rFonts w:cstheme="minorHAnsi"/>
          <w:i/>
          <w:iCs/>
          <w:color w:val="000000"/>
        </w:rPr>
        <w:t xml:space="preserve">lin-29 </w:t>
      </w:r>
      <w:r w:rsidRPr="009E6538">
        <w:rPr>
          <w:rFonts w:cstheme="minorHAnsi"/>
          <w:color w:val="000000"/>
        </w:rPr>
        <w:t xml:space="preserve">induction. The number in parenthesis above the gene indicates the fold change in expression relative to </w:t>
      </w:r>
      <w:proofErr w:type="spellStart"/>
      <w:proofErr w:type="gramStart"/>
      <w:r w:rsidRPr="009E6538">
        <w:rPr>
          <w:rFonts w:cstheme="minorHAnsi"/>
          <w:i/>
          <w:iCs/>
          <w:color w:val="000000"/>
        </w:rPr>
        <w:t>hs</w:t>
      </w:r>
      <w:proofErr w:type="spellEnd"/>
      <w:r w:rsidRPr="009E6538">
        <w:rPr>
          <w:rFonts w:cstheme="minorHAnsi"/>
          <w:i/>
          <w:iCs/>
          <w:color w:val="000000"/>
        </w:rPr>
        <w:t>::</w:t>
      </w:r>
      <w:proofErr w:type="gramEnd"/>
      <w:r w:rsidRPr="009E6538">
        <w:rPr>
          <w:rFonts w:cstheme="minorHAnsi"/>
          <w:i/>
          <w:iCs/>
          <w:color w:val="000000"/>
        </w:rPr>
        <w:t>control</w:t>
      </w:r>
      <w:r w:rsidRPr="009E6538">
        <w:rPr>
          <w:rFonts w:cstheme="minorHAnsi"/>
          <w:color w:val="000000"/>
        </w:rPr>
        <w:t xml:space="preserve">. Figure modified from </w:t>
      </w:r>
      <w:r w:rsidRPr="009E6538">
        <w:rPr>
          <w:rFonts w:cstheme="minorHAnsi"/>
          <w:color w:val="000000"/>
        </w:rPr>
        <w:fldChar w:fldCharType="begin" w:fldLock="1"/>
      </w:r>
      <w:r>
        <w:rPr>
          <w:rFonts w:cstheme="minorHAnsi"/>
          <w:color w:val="000000"/>
        </w:rPr>
        <w:instrText>ADDIN CSL_CITATION {"citationItems":[{"id":"ITEM-1","itemData":{"DOI":"10.3389/fphys.2014.00307","ISSN":"1664042X","abstract":"To investigate peroxisome assembly and human peroxisome biogenesis disorders (PBDs) such as Zellweger syndrome, thirteen different complementation groups (CGs) of Chinese hamster ovary (CHO) cell mutants defective in peroxisome biogenesis have been isolated and established as a model research system. Successful gene-cloning studies by a forward genetic approach utilized a rapid functional complementation assay of CHO cell mutants led to isolation of human peroxin (PEX) genes. Search for pathogenic genes responsible for PBDs of all 14 CGs is now completed together with the homology search by screening the human expressed sequence tag database using yeast PEX genes. Peroxins are divided into three groups: (1) peroxins including Pex3p, Pex16p, and Pex19p, are responsible for peroxisome membrane biogenesis via classes I and II pathways; (2) peroxins that function in matrix protein import; (3) those such as three forms of Pex11p, Pex11pα, Pex11pβ, and Pex11pγ, are involved in peroxisome proliferation where DLP1, Mff, and Fis1 coordinately function. In membrane assembly, Pex19p forms complexes in the cytosol with newly synthesized PMPs including Pex16p and transports them to the receptor Pex3p, whereby peroxisomal membrane is formed (Class I pathway). Pex19p likewise forms a complex with newly made Pex3p and translocates it to the Pex3p receptor, Pex16p (Class II pathway). In matrix protein import, newly synthesized proteins harboring peroxisome targeting signal type 1 or 2 are recognized by Pex5p or Pex7p in the cytoplasm and are imported to peroxisomes via translocation machinery. In regard to peroxisome-cytoplasmic shuttling of Pex5p, Pex5p initially targets to an 800-kDa docking complex consisting of Pex14p and Pex13p and then translocates to a 500-kDa RING translocation complex. At the terminal step, Pex1p and Pex6p of the AAA family mediate the export of Pex5p, where Cys-ubiquitination of Pex5p is essential for the Pex5p exit.","author":[{"dropping-particle":"","family":"Fujiki","given":"Yukio","non-dropping-particle":"","parse-names":false,"suffix":""},{"dropping-particle":"","family":"Okumoto","given":"Kanji","non-dropping-particle":"","parse-names":false,"suffix":""},{"dropping-particle":"","family":"Mukai","given":"Satoru","non-dropping-particle":"","parse-names":false,"suffix":""},{"dropping-particle":"","family":"Honsho","given":"Masanori","non-dropping-particle":"","parse-names":false,"suffix":""},{"dropping-particle":"","family":"Tamura","given":"Shigehiko","non-dropping-particle":"","parse-names":false,"suffix":""}],"container-title":"Frontiers in Physiology","id":"ITEM-1","issue":"August","issued":{"date-parts":[["2014"]]},"page":"1-8","title":"Peroxisome biogenesis in mammalian cells","type":"article-journal","volume":"5 AUG"},"uris":["http://www.mendeley.com/documents/?uuid=b7300e24-77b0-4153-a915-857cb081c4a5"]},{"id":"ITEM-2","itemData":{"DOI":"10.1016/j.jgg.2018.03.005","ISSN":"1673-8527","PMID":"29858166","abstract":"Lipid droplets (LDs) are highly conserved multifunctional cellular organelles and aberrant lipid storage in LDs can lead to many metabolic diseases. However, the molecular mechanisms governing lipid dynamic changes remain elusive, and the high-throughput screen of genes influencing LD morphology was limited by lacking specific LD marker proteins in the powerful genetic tool Caenorhabditis elegans. In this study, we established a new method to conduct whole-genome RNAi screen using LD resident protein DHS-3 as a LD marker, and identified 78 genes involved in significant LD morphologic changes. Among them, mthf-1, as well as a series of methylation-related genes, was found dramatically influencing lipid metabolism. SREBP-1 and SCD1 homologs in C. elegans were involved in the lipid metabolic change of mthf-1(RNAi) worms, and the regulation of ATGL-1 also contributed to it by decreasing triacylglycerol (TAG) hydrolysis. Overall, this study not only identified important genes involved in LD dynamics, but also provided a new tool for LD study using C. elegans, with implications for the study of lipid metabolic diseases.","author":[{"dropping-particle":"","family":"Zhu","given":"Xiaotong","non-dropping-particle":"","parse-names":false,"suffix":""},{"dropping-particle":"","family":"Liu","given":"Yangli","non-dropping-particle":"","parse-names":false,"suffix":""},{"dropping-particle":"","family":"Zhang","given":"Hong","non-dropping-particle":"","parse-names":false,"suffix":""},{"dropping-particle":"","family":"Liu","given":"Pingsheng","non-dropping-particle":"","parse-names":false,"suffix":""}],"container-title":"Journal of genetics and genomics = Yi chuan xue bao","id":"ITEM-2","issued":{"date-parts":[["2018"]]},"note":"dhs-3 gfp reporter binds lipid droplets rnai screen peroxisome\nperoxisomal genes hacd-1","publisher":"Elsevier Limited and Science Press","title":"Whole-genome RNAi screen identifies methylation-related genes influencing lipid metabolism in Caenorhabditis elegans.","type":"article-journal"},"uris":["http://www.mendeley.com/documents/?uuid=0695eae3-6b3e-43b0-be34-d173a79cdb3a"]}],"mendeley":{"formattedCitation":"(Fujiki &lt;i&gt;et al.&lt;/i&gt; 2014; Zhu &lt;i&gt;et al.&lt;/i&gt; 2018)","plainTextFormattedCitation":"(Fujiki et al. 2014; Zhu et al. 2018)","previouslyFormattedCitation":"[57,101]"},"properties":{"noteIndex":0},"schema":"https://github.com/citation-style-language/schema/raw/master/csl-citation.json"}</w:instrText>
      </w:r>
      <w:r w:rsidRPr="009E6538">
        <w:rPr>
          <w:rFonts w:cstheme="minorHAnsi"/>
          <w:color w:val="000000"/>
        </w:rPr>
        <w:fldChar w:fldCharType="separate"/>
      </w:r>
      <w:r w:rsidRPr="00137925">
        <w:rPr>
          <w:rFonts w:cstheme="minorHAnsi"/>
          <w:noProof/>
          <w:color w:val="000000"/>
        </w:rPr>
        <w:t xml:space="preserve">(Fujiki </w:t>
      </w:r>
      <w:r w:rsidRPr="00137925">
        <w:rPr>
          <w:rFonts w:cstheme="minorHAnsi"/>
          <w:i/>
          <w:noProof/>
          <w:color w:val="000000"/>
        </w:rPr>
        <w:t>et al.</w:t>
      </w:r>
      <w:r w:rsidRPr="00137925">
        <w:rPr>
          <w:rFonts w:cstheme="minorHAnsi"/>
          <w:noProof/>
          <w:color w:val="000000"/>
        </w:rPr>
        <w:t xml:space="preserve"> 2014; Zhu </w:t>
      </w:r>
      <w:r w:rsidRPr="00137925">
        <w:rPr>
          <w:rFonts w:cstheme="minorHAnsi"/>
          <w:i/>
          <w:noProof/>
          <w:color w:val="000000"/>
        </w:rPr>
        <w:t>et al.</w:t>
      </w:r>
      <w:r w:rsidRPr="00137925">
        <w:rPr>
          <w:rFonts w:cstheme="minorHAnsi"/>
          <w:noProof/>
          <w:color w:val="000000"/>
        </w:rPr>
        <w:t xml:space="preserve"> 2018)</w:t>
      </w:r>
      <w:r w:rsidRPr="009E6538">
        <w:rPr>
          <w:rFonts w:cstheme="minorHAnsi"/>
          <w:color w:val="000000"/>
        </w:rPr>
        <w:fldChar w:fldCharType="end"/>
      </w:r>
      <w:r w:rsidRPr="009E6538">
        <w:rPr>
          <w:rFonts w:cstheme="minorHAnsi"/>
          <w:color w:val="000000"/>
        </w:rPr>
        <w:t>.</w:t>
      </w:r>
      <w:bookmarkEnd w:id="0"/>
    </w:p>
    <w:sectPr w:rsidR="00360021" w:rsidSect="00DA5C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0021"/>
    <w:rsid w:val="000B2BAF"/>
    <w:rsid w:val="00102E67"/>
    <w:rsid w:val="001C72BC"/>
    <w:rsid w:val="00360021"/>
    <w:rsid w:val="00473E7C"/>
    <w:rsid w:val="004B67C4"/>
    <w:rsid w:val="00AC07D9"/>
    <w:rsid w:val="00D16620"/>
    <w:rsid w:val="00DA5C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265803"/>
  <w15:chartTrackingRefBased/>
  <w15:docId w15:val="{9407FE30-FF1F-4F49-B3A0-1BB07434D9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900</Words>
  <Characters>5136</Characters>
  <Application>Microsoft Office Word</Application>
  <DocSecurity>0</DocSecurity>
  <Lines>42</Lines>
  <Paragraphs>12</Paragraphs>
  <ScaleCrop>false</ScaleCrop>
  <Company/>
  <LinksUpToDate>false</LinksUpToDate>
  <CharactersWithSpaces>6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Eisenmann</dc:creator>
  <cp:keywords/>
  <dc:description/>
  <cp:lastModifiedBy>David Eisenmann</cp:lastModifiedBy>
  <cp:revision>1</cp:revision>
  <dcterms:created xsi:type="dcterms:W3CDTF">2020-01-20T21:40:00Z</dcterms:created>
  <dcterms:modified xsi:type="dcterms:W3CDTF">2020-01-20T21:41:00Z</dcterms:modified>
</cp:coreProperties>
</file>